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D838E1"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troduction</w:t>
      </w:r>
    </w:p>
    <w:p w:rsidR="00834D2F" w:rsidRPr="007F391D" w:rsidRDefault="007F391D" w:rsidP="00834D2F">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1: </w:t>
      </w:r>
      <w:r w:rsidR="00834D2F" w:rsidRPr="007F391D">
        <w:rPr>
          <w:rFonts w:ascii="Times New Roman" w:hAnsi="Times New Roman" w:cs="Times New Roman"/>
          <w:b/>
          <w:sz w:val="24"/>
          <w:szCs w:val="24"/>
        </w:rPr>
        <w:t>A brief summary of the article?</w:t>
      </w:r>
    </w:p>
    <w:p w:rsidR="00834D2F" w:rsidRPr="00834D2F" w:rsidRDefault="00FD779C" w:rsidP="00834D2F">
      <w:pPr>
        <w:spacing w:after="0" w:line="480" w:lineRule="auto"/>
        <w:rPr>
          <w:rFonts w:ascii="Times New Roman" w:hAnsi="Times New Roman" w:cs="Times New Roman"/>
          <w:sz w:val="24"/>
          <w:szCs w:val="24"/>
        </w:rPr>
      </w:pPr>
      <w:r w:rsidRPr="00630123">
        <w:rPr>
          <w:rFonts w:ascii="Times New Roman" w:hAnsi="Times New Roman" w:cs="Times New Roman"/>
          <w:sz w:val="24"/>
          <w:szCs w:val="24"/>
        </w:rPr>
        <w:t xml:space="preserve">This article </w:t>
      </w:r>
      <w:r w:rsidR="003A0ACD" w:rsidRPr="00630123">
        <w:rPr>
          <w:rFonts w:ascii="Times New Roman" w:hAnsi="Times New Roman" w:cs="Times New Roman"/>
          <w:sz w:val="24"/>
          <w:szCs w:val="24"/>
        </w:rPr>
        <w:t>discus</w:t>
      </w:r>
      <w:bookmarkStart w:id="0" w:name="_GoBack"/>
      <w:r w:rsidR="003A0ACD" w:rsidRPr="00630123">
        <w:rPr>
          <w:rFonts w:ascii="Times New Roman" w:hAnsi="Times New Roman" w:cs="Times New Roman"/>
          <w:sz w:val="24"/>
          <w:szCs w:val="24"/>
        </w:rPr>
        <w:t>s</w:t>
      </w:r>
      <w:bookmarkEnd w:id="0"/>
      <w:r w:rsidRPr="00630123">
        <w:rPr>
          <w:rFonts w:ascii="Times New Roman" w:hAnsi="Times New Roman" w:cs="Times New Roman"/>
          <w:sz w:val="24"/>
          <w:szCs w:val="24"/>
        </w:rPr>
        <w:t xml:space="preserve"> the </w:t>
      </w:r>
      <w:r w:rsidR="003A0ACD" w:rsidRPr="00630123">
        <w:rPr>
          <w:rFonts w:ascii="Times New Roman" w:hAnsi="Times New Roman" w:cs="Times New Roman"/>
          <w:sz w:val="24"/>
          <w:szCs w:val="24"/>
        </w:rPr>
        <w:t>disease of dengue that is a mosquito borne viral infect</w:t>
      </w:r>
      <w:r w:rsidR="005E29DE" w:rsidRPr="00630123">
        <w:rPr>
          <w:rFonts w:ascii="Times New Roman" w:hAnsi="Times New Roman" w:cs="Times New Roman"/>
          <w:sz w:val="24"/>
          <w:szCs w:val="24"/>
        </w:rPr>
        <w:t>ion is rapidly spreading different countries of the world.</w:t>
      </w:r>
      <w:r w:rsidR="005E29DE">
        <w:rPr>
          <w:rFonts w:ascii="Times New Roman" w:hAnsi="Times New Roman" w:cs="Times New Roman"/>
          <w:sz w:val="24"/>
          <w:szCs w:val="24"/>
        </w:rPr>
        <w:t xml:space="preserve"> </w:t>
      </w:r>
      <w:r w:rsidR="008161A7">
        <w:rPr>
          <w:rFonts w:ascii="Times New Roman" w:hAnsi="Times New Roman" w:cs="Times New Roman"/>
          <w:sz w:val="24"/>
          <w:szCs w:val="24"/>
        </w:rPr>
        <w:t xml:space="preserve">This infection causes flue like illness that has potential of causing death in the infected patient. Dengue is found in the tropical climates worldwide, usually in the urban and semi urban populations. It has caused hundreds of deaths in the Latin America and Asia. </w:t>
      </w:r>
      <w:r w:rsidR="00996996">
        <w:rPr>
          <w:rFonts w:ascii="Times New Roman" w:hAnsi="Times New Roman" w:cs="Times New Roman"/>
          <w:sz w:val="24"/>
          <w:szCs w:val="24"/>
        </w:rPr>
        <w:t xml:space="preserve">Many outbreak incidents are discussed in the article. </w:t>
      </w:r>
      <w:r w:rsidR="00B95CA6">
        <w:rPr>
          <w:rFonts w:ascii="Times New Roman" w:hAnsi="Times New Roman" w:cs="Times New Roman"/>
          <w:sz w:val="24"/>
          <w:szCs w:val="24"/>
        </w:rPr>
        <w:t xml:space="preserve">This disease is transmitted by the mosquito </w:t>
      </w:r>
      <w:r w:rsidR="00206FAC">
        <w:rPr>
          <w:rFonts w:ascii="Times New Roman" w:hAnsi="Times New Roman" w:cs="Times New Roman"/>
          <w:sz w:val="24"/>
          <w:szCs w:val="24"/>
        </w:rPr>
        <w:t>bite and</w:t>
      </w:r>
      <w:r w:rsidR="00B95CA6">
        <w:rPr>
          <w:rFonts w:ascii="Times New Roman" w:hAnsi="Times New Roman" w:cs="Times New Roman"/>
          <w:sz w:val="24"/>
          <w:szCs w:val="24"/>
        </w:rPr>
        <w:t xml:space="preserve"> after the incubation period of 4-10 </w:t>
      </w:r>
      <w:r w:rsidR="00206FAC">
        <w:rPr>
          <w:rFonts w:ascii="Times New Roman" w:hAnsi="Times New Roman" w:cs="Times New Roman"/>
          <w:sz w:val="24"/>
          <w:szCs w:val="24"/>
        </w:rPr>
        <w:t>days in</w:t>
      </w:r>
      <w:r w:rsidR="00B95CA6">
        <w:rPr>
          <w:rFonts w:ascii="Times New Roman" w:hAnsi="Times New Roman" w:cs="Times New Roman"/>
          <w:sz w:val="24"/>
          <w:szCs w:val="24"/>
        </w:rPr>
        <w:t xml:space="preserve"> the mosquito body it develops capability of effecting the</w:t>
      </w:r>
      <w:r w:rsidR="00206FAC">
        <w:rPr>
          <w:rFonts w:ascii="Times New Roman" w:hAnsi="Times New Roman" w:cs="Times New Roman"/>
          <w:sz w:val="24"/>
          <w:szCs w:val="24"/>
        </w:rPr>
        <w:t xml:space="preserve"> humans through bite. Dengue is characterized by the high fever, flue, eye pain, muscle aches and nausea. There is no specific treatment </w:t>
      </w:r>
      <w:r w:rsidR="00707CCD">
        <w:rPr>
          <w:rFonts w:ascii="Times New Roman" w:hAnsi="Times New Roman" w:cs="Times New Roman"/>
          <w:sz w:val="24"/>
          <w:szCs w:val="24"/>
        </w:rPr>
        <w:t xml:space="preserve">for dengue, only medical care </w:t>
      </w:r>
      <w:r w:rsidR="00D50D8E">
        <w:rPr>
          <w:rFonts w:ascii="Times New Roman" w:hAnsi="Times New Roman" w:cs="Times New Roman"/>
          <w:sz w:val="24"/>
          <w:szCs w:val="24"/>
        </w:rPr>
        <w:t>b</w:t>
      </w:r>
      <w:r w:rsidR="00707CCD">
        <w:rPr>
          <w:rFonts w:ascii="Times New Roman" w:hAnsi="Times New Roman" w:cs="Times New Roman"/>
          <w:sz w:val="24"/>
          <w:szCs w:val="24"/>
        </w:rPr>
        <w:t>y the professional doctors can help control the disease progression</w:t>
      </w:r>
      <w:r w:rsidR="00996996">
        <w:rPr>
          <w:rFonts w:ascii="Times New Roman" w:hAnsi="Times New Roman" w:cs="Times New Roman"/>
          <w:sz w:val="24"/>
          <w:szCs w:val="24"/>
        </w:rPr>
        <w:fldChar w:fldCharType="begin"/>
      </w:r>
      <w:r w:rsidR="00996996">
        <w:rPr>
          <w:rFonts w:ascii="Times New Roman" w:hAnsi="Times New Roman" w:cs="Times New Roman"/>
          <w:sz w:val="24"/>
          <w:szCs w:val="24"/>
        </w:rPr>
        <w:instrText xml:space="preserve"> ADDIN ZOTERO_ITEM CSL_CITATION {"citationID":"hrZirbyY","properties":{"formattedCitation":"({\\i{}Dengue and Severe Dengue})","plainCitation":"(Dengue and Severe Dengue)","noteIndex":0},"citationItems":[{"id":1905,"uris":["http://zotero.org/users/local/KZl8ZL3A/items/WNWJDCA6"],"uri":["http://zotero.org/users/local/KZl8ZL3A/items/WNWJDCA6"],"itemData":{"id":1905,"type":"webpage","title":"Dengue and severe dengue","abstract":"Dengue is the fastest spreading mosquito-borne viral infection. Sometimes develops into severe dengue, a potentially lethal complication. The target is to reduce mortality by at least 50% by 2020. #BeatNTDs","URL":"https://www.who.int/news-room/fact-sheets/detail/dengue-and-severe-dengue","language":"en","accessed":{"date-parts":[["2019",4,19]]}}}],"schema":"https://github.com/citation-style-language/schema/raw/master/csl-citation.json"} </w:instrText>
      </w:r>
      <w:r w:rsidR="00996996">
        <w:rPr>
          <w:rFonts w:ascii="Times New Roman" w:hAnsi="Times New Roman" w:cs="Times New Roman"/>
          <w:sz w:val="24"/>
          <w:szCs w:val="24"/>
        </w:rPr>
        <w:fldChar w:fldCharType="separate"/>
      </w:r>
      <w:r w:rsidR="00996996" w:rsidRPr="00996996">
        <w:rPr>
          <w:rFonts w:ascii="Times New Roman" w:hAnsi="Times New Roman" w:cs="Times New Roman"/>
          <w:sz w:val="24"/>
          <w:szCs w:val="24"/>
        </w:rPr>
        <w:t>(</w:t>
      </w:r>
      <w:r w:rsidR="00996996" w:rsidRPr="00996996">
        <w:rPr>
          <w:rFonts w:ascii="Times New Roman" w:hAnsi="Times New Roman" w:cs="Times New Roman"/>
          <w:i/>
          <w:iCs/>
          <w:sz w:val="24"/>
          <w:szCs w:val="24"/>
        </w:rPr>
        <w:t>Dengue and Severe Dengue</w:t>
      </w:r>
      <w:r w:rsidR="00996996" w:rsidRPr="00996996">
        <w:rPr>
          <w:rFonts w:ascii="Times New Roman" w:hAnsi="Times New Roman" w:cs="Times New Roman"/>
          <w:sz w:val="24"/>
          <w:szCs w:val="24"/>
        </w:rPr>
        <w:t>)</w:t>
      </w:r>
      <w:r w:rsidR="00996996">
        <w:rPr>
          <w:rFonts w:ascii="Times New Roman" w:hAnsi="Times New Roman" w:cs="Times New Roman"/>
          <w:sz w:val="24"/>
          <w:szCs w:val="24"/>
        </w:rPr>
        <w:fldChar w:fldCharType="end"/>
      </w:r>
      <w:r w:rsidR="00707CCD">
        <w:rPr>
          <w:rFonts w:ascii="Times New Roman" w:hAnsi="Times New Roman" w:cs="Times New Roman"/>
          <w:sz w:val="24"/>
          <w:szCs w:val="24"/>
        </w:rPr>
        <w:t xml:space="preserve">. </w:t>
      </w:r>
    </w:p>
    <w:p w:rsidR="00834D2F" w:rsidRPr="007F391D" w:rsidRDefault="007F391D" w:rsidP="00834D2F">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834D2F" w:rsidRPr="007F391D">
        <w:rPr>
          <w:rFonts w:ascii="Times New Roman" w:hAnsi="Times New Roman" w:cs="Times New Roman"/>
          <w:b/>
          <w:sz w:val="24"/>
          <w:szCs w:val="24"/>
        </w:rPr>
        <w:t>What is the Agent?</w:t>
      </w:r>
    </w:p>
    <w:p w:rsidR="00707CCD" w:rsidRPr="00834D2F" w:rsidRDefault="00C3114F" w:rsidP="00834D2F">
      <w:pPr>
        <w:spacing w:after="0" w:line="480" w:lineRule="auto"/>
        <w:rPr>
          <w:rFonts w:ascii="Times New Roman" w:hAnsi="Times New Roman" w:cs="Times New Roman"/>
          <w:sz w:val="24"/>
          <w:szCs w:val="24"/>
        </w:rPr>
      </w:pPr>
      <w:r>
        <w:rPr>
          <w:rFonts w:ascii="Times New Roman" w:hAnsi="Times New Roman" w:cs="Times New Roman"/>
          <w:sz w:val="24"/>
          <w:szCs w:val="24"/>
        </w:rPr>
        <w:t>Agent for dengue is mosquitoes of the Aed</w:t>
      </w:r>
      <w:r w:rsidR="005F59DC">
        <w:rPr>
          <w:rFonts w:ascii="Times New Roman" w:hAnsi="Times New Roman" w:cs="Times New Roman"/>
          <w:sz w:val="24"/>
          <w:szCs w:val="24"/>
        </w:rPr>
        <w:t xml:space="preserve">es aegyptil and aedes albopticus. These transmit disease through biting a human host. </w:t>
      </w:r>
    </w:p>
    <w:p w:rsidR="00834D2F" w:rsidRPr="007F391D" w:rsidRDefault="007F391D" w:rsidP="00834D2F">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 </w:t>
      </w:r>
      <w:r w:rsidR="00834D2F" w:rsidRPr="007F391D">
        <w:rPr>
          <w:rFonts w:ascii="Times New Roman" w:hAnsi="Times New Roman" w:cs="Times New Roman"/>
          <w:b/>
          <w:sz w:val="24"/>
          <w:szCs w:val="24"/>
        </w:rPr>
        <w:t>What are the symptoms?</w:t>
      </w:r>
    </w:p>
    <w:p w:rsidR="005F59DC" w:rsidRDefault="005F59DC" w:rsidP="00834D2F">
      <w:pPr>
        <w:spacing w:after="0" w:line="480" w:lineRule="auto"/>
        <w:rPr>
          <w:rFonts w:ascii="Times New Roman" w:hAnsi="Times New Roman" w:cs="Times New Roman"/>
          <w:sz w:val="24"/>
          <w:szCs w:val="24"/>
        </w:rPr>
      </w:pPr>
      <w:r>
        <w:rPr>
          <w:rFonts w:ascii="Times New Roman" w:hAnsi="Times New Roman" w:cs="Times New Roman"/>
          <w:sz w:val="24"/>
          <w:szCs w:val="24"/>
        </w:rPr>
        <w:t>Its symptoms</w:t>
      </w:r>
      <w:r w:rsidR="008470B7">
        <w:rPr>
          <w:rFonts w:ascii="Times New Roman" w:hAnsi="Times New Roman" w:cs="Times New Roman"/>
          <w:sz w:val="24"/>
          <w:szCs w:val="24"/>
        </w:rPr>
        <w:t xml:space="preserve"> infest themselves in different stages. Initially patient get </w:t>
      </w:r>
      <w:r w:rsidR="00181198">
        <w:rPr>
          <w:rFonts w:ascii="Times New Roman" w:hAnsi="Times New Roman" w:cs="Times New Roman"/>
          <w:sz w:val="24"/>
          <w:szCs w:val="24"/>
        </w:rPr>
        <w:t>fever along</w:t>
      </w:r>
      <w:r w:rsidR="008470B7">
        <w:rPr>
          <w:rFonts w:ascii="Times New Roman" w:hAnsi="Times New Roman" w:cs="Times New Roman"/>
          <w:sz w:val="24"/>
          <w:szCs w:val="24"/>
        </w:rPr>
        <w:t xml:space="preserve"> with strong </w:t>
      </w:r>
      <w:r w:rsidR="007F5680">
        <w:rPr>
          <w:rFonts w:ascii="Times New Roman" w:hAnsi="Times New Roman" w:cs="Times New Roman"/>
          <w:sz w:val="24"/>
          <w:szCs w:val="24"/>
        </w:rPr>
        <w:t>headache</w:t>
      </w:r>
      <w:r w:rsidR="008470B7" w:rsidRPr="007F5680">
        <w:rPr>
          <w:rFonts w:ascii="Times New Roman" w:hAnsi="Times New Roman" w:cs="Times New Roman"/>
          <w:sz w:val="24"/>
          <w:szCs w:val="24"/>
        </w:rPr>
        <w:t>,</w:t>
      </w:r>
      <w:r w:rsidR="008470B7">
        <w:rPr>
          <w:rFonts w:ascii="Times New Roman" w:hAnsi="Times New Roman" w:cs="Times New Roman"/>
          <w:sz w:val="24"/>
          <w:szCs w:val="24"/>
        </w:rPr>
        <w:t xml:space="preserve"> dizziness, and pain in the muscles</w:t>
      </w:r>
      <w:r w:rsidR="00181198">
        <w:rPr>
          <w:rFonts w:ascii="Times New Roman" w:hAnsi="Times New Roman" w:cs="Times New Roman"/>
          <w:sz w:val="24"/>
          <w:szCs w:val="24"/>
        </w:rPr>
        <w:t xml:space="preserve"> which reaches the back side of eye balls. Slowly pains grow into sever joint pain. </w:t>
      </w:r>
    </w:p>
    <w:p w:rsidR="005F59DC" w:rsidRPr="00834D2F" w:rsidRDefault="005F59DC" w:rsidP="00834D2F">
      <w:pPr>
        <w:spacing w:after="0" w:line="480" w:lineRule="auto"/>
        <w:rPr>
          <w:rFonts w:ascii="Times New Roman" w:hAnsi="Times New Roman" w:cs="Times New Roman"/>
          <w:sz w:val="24"/>
          <w:szCs w:val="24"/>
        </w:rPr>
      </w:pPr>
    </w:p>
    <w:p w:rsidR="00834D2F" w:rsidRPr="007F391D" w:rsidRDefault="007F391D" w:rsidP="00834D2F">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4: </w:t>
      </w:r>
      <w:r w:rsidR="00834D2F" w:rsidRPr="007F391D">
        <w:rPr>
          <w:rFonts w:ascii="Times New Roman" w:hAnsi="Times New Roman" w:cs="Times New Roman"/>
          <w:b/>
          <w:sz w:val="24"/>
          <w:szCs w:val="24"/>
        </w:rPr>
        <w:t>How is the disease spread / Modes of transmission?</w:t>
      </w:r>
    </w:p>
    <w:p w:rsidR="00D50D8E" w:rsidRDefault="00181198" w:rsidP="00834D2F">
      <w:pPr>
        <w:spacing w:after="0" w:line="480" w:lineRule="auto"/>
        <w:rPr>
          <w:rStyle w:val="CommentReference"/>
        </w:rPr>
      </w:pPr>
      <w:r>
        <w:rPr>
          <w:rFonts w:ascii="Times New Roman" w:hAnsi="Times New Roman" w:cs="Times New Roman"/>
          <w:sz w:val="24"/>
          <w:szCs w:val="24"/>
        </w:rPr>
        <w:t>It spreads through bite of the agent mosquito.</w:t>
      </w:r>
      <w:r w:rsidR="007F5680">
        <w:rPr>
          <w:rFonts w:ascii="Times New Roman" w:hAnsi="Times New Roman" w:cs="Times New Roman"/>
          <w:sz w:val="24"/>
          <w:szCs w:val="24"/>
        </w:rPr>
        <w:t xml:space="preserve"> When mosquito bites the host,  the virus enters in the body and in few hours it gets activated. </w:t>
      </w:r>
    </w:p>
    <w:p w:rsidR="00834D2F" w:rsidRPr="007F391D" w:rsidRDefault="00D50D8E" w:rsidP="00834D2F">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 </w:t>
      </w:r>
      <w:r w:rsidR="007F391D">
        <w:rPr>
          <w:rFonts w:ascii="Times New Roman" w:hAnsi="Times New Roman" w:cs="Times New Roman"/>
          <w:b/>
          <w:sz w:val="24"/>
          <w:szCs w:val="24"/>
        </w:rPr>
        <w:t xml:space="preserve">5: </w:t>
      </w:r>
      <w:r w:rsidR="00834D2F" w:rsidRPr="007F391D">
        <w:rPr>
          <w:rFonts w:ascii="Times New Roman" w:hAnsi="Times New Roman" w:cs="Times New Roman"/>
          <w:b/>
          <w:sz w:val="24"/>
          <w:szCs w:val="24"/>
        </w:rPr>
        <w:t>What may or not have been done to stop/slow the outbreak?</w:t>
      </w:r>
    </w:p>
    <w:p w:rsidR="00181198" w:rsidRPr="00834D2F" w:rsidRDefault="00624C89" w:rsidP="00624C89">
      <w:pPr>
        <w:tabs>
          <w:tab w:val="left" w:pos="2219"/>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only way to control the outbreak is to avoid the mosquito bite by wearing tight clothing, using mosquito lotions and nets, and avoiding mosquito breeding places. </w:t>
      </w:r>
    </w:p>
    <w:p w:rsidR="003D406F" w:rsidRPr="007F391D" w:rsidRDefault="007F391D" w:rsidP="00834D2F">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6: </w:t>
      </w:r>
      <w:r w:rsidR="00834D2F" w:rsidRPr="007F391D">
        <w:rPr>
          <w:rFonts w:ascii="Times New Roman" w:hAnsi="Times New Roman" w:cs="Times New Roman"/>
          <w:b/>
          <w:sz w:val="24"/>
          <w:szCs w:val="24"/>
        </w:rPr>
        <w:t>How does this relate to epidemiology and public health?</w:t>
      </w:r>
    </w:p>
    <w:p w:rsidR="003D406F" w:rsidRDefault="00D87B4F" w:rsidP="00D87B4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number of dengue incidents are increasing worldwide and is one of the major causes of deaths. The dengue cases have increased in 2019 in comparison to 2018 in the Western Pacific region. </w:t>
      </w:r>
      <w:r w:rsidR="007F391D">
        <w:rPr>
          <w:rFonts w:ascii="Times New Roman" w:hAnsi="Times New Roman" w:cs="Times New Roman"/>
          <w:sz w:val="24"/>
          <w:szCs w:val="24"/>
        </w:rPr>
        <w:t xml:space="preserve">These outbreaks are also reported in the African countries and America. Thus it can be related to epidemiology as it is the field of health care and medicine that deals and studies with the distribution and incidences of the disease. Also it suggests the various controlling factors that can influence the outbreaks and avoid them.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Default="004B59D5"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D838E1" w:rsidRPr="00A66887" w:rsidRDefault="00D838E1" w:rsidP="00D838E1">
      <w:pPr>
        <w:pStyle w:val="Bibliography"/>
        <w:rPr>
          <w:rFonts w:ascii="Times New Roman" w:hAnsi="Times New Roman" w:cs="Times New Roman"/>
          <w:sz w:val="24"/>
        </w:rPr>
      </w:pPr>
    </w:p>
    <w:p w:rsidR="00455BDC" w:rsidRPr="00455BDC" w:rsidRDefault="00455BDC" w:rsidP="00455BD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55BDC">
        <w:rPr>
          <w:rFonts w:ascii="Times New Roman" w:hAnsi="Times New Roman" w:cs="Times New Roman"/>
          <w:i/>
          <w:iCs/>
          <w:sz w:val="24"/>
        </w:rPr>
        <w:t>Dengue and Severe Dengue</w:t>
      </w:r>
      <w:r w:rsidRPr="00455BDC">
        <w:rPr>
          <w:rFonts w:ascii="Times New Roman" w:hAnsi="Times New Roman" w:cs="Times New Roman"/>
          <w:sz w:val="24"/>
        </w:rPr>
        <w:t>. https://www.who.int/news-room/fact-sheets/detail/dengue-and-severe-dengue. Accessed 19 Apr. 2019.</w:t>
      </w:r>
    </w:p>
    <w:p w:rsidR="004B59D5" w:rsidRPr="00A8393A" w:rsidRDefault="00455BDC"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0817" w:rsidRDefault="00840817" w:rsidP="00A8393A">
      <w:pPr>
        <w:spacing w:after="0" w:line="240" w:lineRule="auto"/>
      </w:pPr>
      <w:r>
        <w:separator/>
      </w:r>
    </w:p>
  </w:endnote>
  <w:endnote w:type="continuationSeparator" w:id="0">
    <w:p w:rsidR="00840817" w:rsidRDefault="00840817"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0817" w:rsidRDefault="00840817" w:rsidP="00A8393A">
      <w:pPr>
        <w:spacing w:after="0" w:line="240" w:lineRule="auto"/>
      </w:pPr>
      <w:r>
        <w:separator/>
      </w:r>
    </w:p>
  </w:footnote>
  <w:footnote w:type="continuationSeparator" w:id="0">
    <w:p w:rsidR="00840817" w:rsidRDefault="00840817"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630123">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85CA0"/>
    <w:rsid w:val="000A2BE5"/>
    <w:rsid w:val="000B7FB2"/>
    <w:rsid w:val="000D481D"/>
    <w:rsid w:val="000E132D"/>
    <w:rsid w:val="001031CA"/>
    <w:rsid w:val="001351D4"/>
    <w:rsid w:val="001407F0"/>
    <w:rsid w:val="00181198"/>
    <w:rsid w:val="001A3700"/>
    <w:rsid w:val="001C4732"/>
    <w:rsid w:val="001F256A"/>
    <w:rsid w:val="00206FAC"/>
    <w:rsid w:val="002128DC"/>
    <w:rsid w:val="002324B1"/>
    <w:rsid w:val="0027162B"/>
    <w:rsid w:val="00276070"/>
    <w:rsid w:val="00287C80"/>
    <w:rsid w:val="002A6446"/>
    <w:rsid w:val="002D65CE"/>
    <w:rsid w:val="002E2095"/>
    <w:rsid w:val="00304B58"/>
    <w:rsid w:val="00351563"/>
    <w:rsid w:val="003A0ACD"/>
    <w:rsid w:val="003A254E"/>
    <w:rsid w:val="003A32AF"/>
    <w:rsid w:val="003D406F"/>
    <w:rsid w:val="00451C25"/>
    <w:rsid w:val="00454D1A"/>
    <w:rsid w:val="00455BDC"/>
    <w:rsid w:val="00471C56"/>
    <w:rsid w:val="004A4AAB"/>
    <w:rsid w:val="004B59D5"/>
    <w:rsid w:val="004E189E"/>
    <w:rsid w:val="0051180A"/>
    <w:rsid w:val="005C1322"/>
    <w:rsid w:val="005E29DE"/>
    <w:rsid w:val="005F59DC"/>
    <w:rsid w:val="00605C42"/>
    <w:rsid w:val="00624516"/>
    <w:rsid w:val="00624C89"/>
    <w:rsid w:val="00630123"/>
    <w:rsid w:val="006B2C75"/>
    <w:rsid w:val="006D3DF5"/>
    <w:rsid w:val="006D6792"/>
    <w:rsid w:val="00707CCD"/>
    <w:rsid w:val="00710BE9"/>
    <w:rsid w:val="00775832"/>
    <w:rsid w:val="007F391D"/>
    <w:rsid w:val="007F5680"/>
    <w:rsid w:val="00810272"/>
    <w:rsid w:val="008161A7"/>
    <w:rsid w:val="008232A1"/>
    <w:rsid w:val="00823BB2"/>
    <w:rsid w:val="00834D2F"/>
    <w:rsid w:val="00840817"/>
    <w:rsid w:val="008470B7"/>
    <w:rsid w:val="008613D4"/>
    <w:rsid w:val="00862BF8"/>
    <w:rsid w:val="008D57EA"/>
    <w:rsid w:val="008F1979"/>
    <w:rsid w:val="00903281"/>
    <w:rsid w:val="00994716"/>
    <w:rsid w:val="00996996"/>
    <w:rsid w:val="009A1AE9"/>
    <w:rsid w:val="009B3F91"/>
    <w:rsid w:val="009E4B12"/>
    <w:rsid w:val="00A242E5"/>
    <w:rsid w:val="00A31342"/>
    <w:rsid w:val="00A5191D"/>
    <w:rsid w:val="00A57766"/>
    <w:rsid w:val="00A66887"/>
    <w:rsid w:val="00A8393A"/>
    <w:rsid w:val="00AB6443"/>
    <w:rsid w:val="00AC3384"/>
    <w:rsid w:val="00AC60CE"/>
    <w:rsid w:val="00AE5CBB"/>
    <w:rsid w:val="00B10777"/>
    <w:rsid w:val="00B143C6"/>
    <w:rsid w:val="00B37643"/>
    <w:rsid w:val="00B467A0"/>
    <w:rsid w:val="00B95CA6"/>
    <w:rsid w:val="00BD2C2D"/>
    <w:rsid w:val="00BF0583"/>
    <w:rsid w:val="00C3114F"/>
    <w:rsid w:val="00C33769"/>
    <w:rsid w:val="00C81535"/>
    <w:rsid w:val="00C931DD"/>
    <w:rsid w:val="00CB2F72"/>
    <w:rsid w:val="00CD3396"/>
    <w:rsid w:val="00D16C54"/>
    <w:rsid w:val="00D34E08"/>
    <w:rsid w:val="00D4304E"/>
    <w:rsid w:val="00D50D8E"/>
    <w:rsid w:val="00D65CD7"/>
    <w:rsid w:val="00D838E1"/>
    <w:rsid w:val="00D84B40"/>
    <w:rsid w:val="00D87B4F"/>
    <w:rsid w:val="00DB10A7"/>
    <w:rsid w:val="00DB6E19"/>
    <w:rsid w:val="00E2271E"/>
    <w:rsid w:val="00EB2204"/>
    <w:rsid w:val="00EB4165"/>
    <w:rsid w:val="00EC693C"/>
    <w:rsid w:val="00EE530F"/>
    <w:rsid w:val="00F03E8F"/>
    <w:rsid w:val="00F476A2"/>
    <w:rsid w:val="00FA0CFB"/>
    <w:rsid w:val="00FB6937"/>
    <w:rsid w:val="00FD4D33"/>
    <w:rsid w:val="00FD779C"/>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967EEA9-A55F-4A74-9DC3-6E62D07E0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character" w:styleId="CommentReference">
    <w:name w:val="annotation reference"/>
    <w:basedOn w:val="DefaultParagraphFont"/>
    <w:uiPriority w:val="99"/>
    <w:semiHidden/>
    <w:unhideWhenUsed/>
    <w:rsid w:val="00862BF8"/>
    <w:rPr>
      <w:sz w:val="16"/>
      <w:szCs w:val="16"/>
    </w:rPr>
  </w:style>
  <w:style w:type="paragraph" w:styleId="CommentText">
    <w:name w:val="annotation text"/>
    <w:basedOn w:val="Normal"/>
    <w:link w:val="CommentTextChar"/>
    <w:uiPriority w:val="99"/>
    <w:semiHidden/>
    <w:unhideWhenUsed/>
    <w:rsid w:val="00862BF8"/>
    <w:pPr>
      <w:spacing w:line="240" w:lineRule="auto"/>
    </w:pPr>
    <w:rPr>
      <w:sz w:val="20"/>
      <w:szCs w:val="20"/>
    </w:rPr>
  </w:style>
  <w:style w:type="character" w:customStyle="1" w:styleId="CommentTextChar">
    <w:name w:val="Comment Text Char"/>
    <w:basedOn w:val="DefaultParagraphFont"/>
    <w:link w:val="CommentText"/>
    <w:uiPriority w:val="99"/>
    <w:semiHidden/>
    <w:rsid w:val="00862BF8"/>
    <w:rPr>
      <w:sz w:val="20"/>
      <w:szCs w:val="20"/>
    </w:rPr>
  </w:style>
  <w:style w:type="paragraph" w:styleId="CommentSubject">
    <w:name w:val="annotation subject"/>
    <w:basedOn w:val="CommentText"/>
    <w:next w:val="CommentText"/>
    <w:link w:val="CommentSubjectChar"/>
    <w:uiPriority w:val="99"/>
    <w:semiHidden/>
    <w:unhideWhenUsed/>
    <w:rsid w:val="00862BF8"/>
    <w:rPr>
      <w:b/>
      <w:bCs/>
    </w:rPr>
  </w:style>
  <w:style w:type="character" w:customStyle="1" w:styleId="CommentSubjectChar">
    <w:name w:val="Comment Subject Char"/>
    <w:basedOn w:val="CommentTextChar"/>
    <w:link w:val="CommentSubject"/>
    <w:uiPriority w:val="99"/>
    <w:semiHidden/>
    <w:rsid w:val="00862BF8"/>
    <w:rPr>
      <w:b/>
      <w:bCs/>
      <w:sz w:val="20"/>
      <w:szCs w:val="20"/>
    </w:rPr>
  </w:style>
  <w:style w:type="paragraph" w:styleId="BalloonText">
    <w:name w:val="Balloon Text"/>
    <w:basedOn w:val="Normal"/>
    <w:link w:val="BalloonTextChar"/>
    <w:uiPriority w:val="99"/>
    <w:semiHidden/>
    <w:unhideWhenUsed/>
    <w:rsid w:val="00862B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2BF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523</Words>
  <Characters>2982</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4-19T05:44:00Z</dcterms:created>
  <dcterms:modified xsi:type="dcterms:W3CDTF">2019-04-19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XyADJ53"/&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